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 xml:space="preserve">Hannah M. </w:t>
      </w:r>
      <w:proofErr w:type="spellStart"/>
      <w:r>
        <w:t>Carroll</w:t>
      </w:r>
      <w:r>
        <w:rPr>
          <w:vertAlign w:val="superscript"/>
        </w:rPr>
        <w:t>a</w:t>
      </w:r>
      <w:proofErr w:type="spellEnd"/>
      <w:r>
        <w:t xml:space="preserve">, Derek D. </w:t>
      </w:r>
      <w:proofErr w:type="spellStart"/>
      <w:r>
        <w:t>Houston</w:t>
      </w:r>
      <w:r>
        <w:rPr>
          <w:vertAlign w:val="superscript"/>
        </w:rPr>
        <w:t>b</w:t>
      </w:r>
      <w:proofErr w:type="spellEnd"/>
      <w:r>
        <w:t xml:space="preserve">, Suzanne </w:t>
      </w:r>
      <w:proofErr w:type="spellStart"/>
      <w:r>
        <w:t>Ankerstjerne</w:t>
      </w:r>
      <w:r>
        <w:rPr>
          <w:vertAlign w:val="superscript"/>
        </w:rPr>
        <w:t>c</w:t>
      </w:r>
      <w:proofErr w:type="spellEnd"/>
      <w:r>
        <w:t xml:space="preserve">, and Alan D. Wanamaker, </w:t>
      </w:r>
      <w:proofErr w:type="spellStart"/>
      <w:r>
        <w:t>Jr.</w:t>
      </w:r>
      <w:r>
        <w:rPr>
          <w:vertAlign w:val="superscript"/>
        </w:rPr>
        <w:t>c</w:t>
      </w:r>
      <w:proofErr w:type="spellEnd"/>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w:t>
      </w:r>
      <w:proofErr w:type="spellStart"/>
      <w:r w:rsidR="00602B77">
        <w:t>permil</w:t>
      </w:r>
      <w:proofErr w:type="spellEnd"/>
      <w:r w:rsidR="00602B77">
        <w:t>; ‰)</w:t>
      </w:r>
      <w:sdt>
        <w:sdtPr>
          <w:tag w:val="goog_rdk_1"/>
          <w:id w:val="-1859030918"/>
        </w:sdtPr>
        <w:sdtEnd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w:t>
      </w:r>
      <w:proofErr w:type="spellStart"/>
      <w:r>
        <w:t>Rstd</w:t>
      </w:r>
      <w:proofErr w:type="spellEnd"/>
      <w:r>
        <w:t>)/</w:t>
      </w:r>
      <w:proofErr w:type="spellStart"/>
      <w:r>
        <w:t>Rstd</w:t>
      </w:r>
      <w:proofErr w:type="spellEnd"/>
      <w:r>
        <w:t>)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depending on the kind of plant (C</w:t>
      </w:r>
      <w:r w:rsidRPr="002F75BF">
        <w:rPr>
          <w:vertAlign w:val="subscript"/>
        </w:rPr>
        <w:t>3</w:t>
      </w:r>
      <w:r>
        <w:t>, C</w:t>
      </w:r>
      <w:r w:rsidRPr="002F75BF">
        <w:rPr>
          <w:vertAlign w:val="subscript"/>
        </w:rPr>
        <w:t>4</w:t>
      </w:r>
      <w:r>
        <w:t xml:space="preserve">,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w:t>
      </w:r>
      <w:proofErr w:type="spellStart"/>
      <w:r>
        <w:t>planktivores</w:t>
      </w:r>
      <w:proofErr w:type="spellEnd"/>
      <w:r>
        <w:t xml:space="preserve">),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End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1E49F432"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w:t>
      </w:r>
      <w:r w:rsidR="00D622CC">
        <w:t>proxima</w:t>
      </w:r>
      <w:r w:rsidR="00D622CC">
        <w:t>te</w:t>
      </w:r>
      <w:r w:rsidR="00D622CC">
        <w:t xml:space="preserve"> </w:t>
      </w:r>
      <w:r>
        <w:t xml:space="preserve">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 xml:space="preserve">classify aquatic organisms to biological order (e.g., </w:t>
      </w:r>
      <w:proofErr w:type="spellStart"/>
      <w:r>
        <w:rPr>
          <w:color w:val="000000"/>
        </w:rPr>
        <w:t>Amphipoda</w:t>
      </w:r>
      <w:proofErr w:type="spellEnd"/>
      <w:r>
        <w:rPr>
          <w:color w:val="000000"/>
        </w:rPr>
        <w:t xml:space="preserve">, Annelida, Ephemeroptera, </w:t>
      </w:r>
      <w:proofErr w:type="spellStart"/>
      <w:r>
        <w:rPr>
          <w:color w:val="000000"/>
        </w:rPr>
        <w:t>Plecoptera</w:t>
      </w:r>
      <w:proofErr w:type="spellEnd"/>
      <w:r>
        <w:rPr>
          <w:color w:val="000000"/>
        </w:rPr>
        <w:t xml:space="preserve">) or family (e.g., </w:t>
      </w:r>
      <w:proofErr w:type="spellStart"/>
      <w:r>
        <w:rPr>
          <w:color w:val="000000"/>
        </w:rPr>
        <w:t>Chironomidae</w:t>
      </w:r>
      <w:proofErr w:type="spellEnd"/>
      <w:r>
        <w:rPr>
          <w:color w:val="000000"/>
        </w:rPr>
        <w:t>,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0570EEA4"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w:t>
      </w:r>
      <w:r w:rsidR="002F75BF">
        <w:rPr>
          <w:color w:val="000000"/>
        </w:rPr>
        <w:t>h</w:t>
      </w:r>
      <w:r>
        <w:rPr>
          <w:color w:val="000000"/>
        </w:rPr>
        <w: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w:t>
      </w:r>
      <w:proofErr w:type="spellStart"/>
      <w:r>
        <w:rPr>
          <w:color w:val="000000"/>
        </w:rPr>
        <w:t>permil</w:t>
      </w:r>
      <w:proofErr w:type="spellEnd"/>
      <w:r>
        <w:rPr>
          <w:color w:val="000000"/>
        </w:rPr>
        <w:t xml:space="preserve">,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w:t>
      </w:r>
      <w:proofErr w:type="spellStart"/>
      <w:r>
        <w:t>Plecoptera</w:t>
      </w:r>
      <w:proofErr w:type="spellEnd"/>
      <w:r>
        <w:t xml:space="preserve">, Ephemeroptera, </w:t>
      </w:r>
      <w:proofErr w:type="spellStart"/>
      <w:r>
        <w:t>Chironomidae</w:t>
      </w:r>
      <w:proofErr w:type="spellEnd"/>
      <w:r>
        <w:t xml:space="preserv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35646821"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w:t>
      </w:r>
      <w:r w:rsidR="002F75BF">
        <w:t xml:space="preserve">wear </w:t>
      </w:r>
      <w:r>
        <w:t xml:space="preserve">gloves </w:t>
      </w:r>
      <w:r w:rsidR="002F75BF">
        <w:t xml:space="preserve">when handling specimens </w:t>
      </w:r>
      <w:r>
        <w:t xml:space="preserve">and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28C7F2AE" w:rsidR="004E5FF1" w:rsidRDefault="00E6237F">
      <w:r>
        <w:tab/>
        <w:t xml:space="preserve">Prior conversations with an aquatic ecologist familiar with the system (Dr. Kevin Alexander, Western Colorado University, personal communication with DDH) </w:t>
      </w:r>
      <w:r w:rsidR="002F75BF">
        <w:t xml:space="preserve">affirmed </w:t>
      </w:r>
      <w:r>
        <w:t xml:space="preserve">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7C82A92B" w:rsidR="004E5FF1" w:rsidRDefault="00E6237F">
      <w:r>
        <w:t xml:space="preserve">Samples were placed into labelled glass Petri dishes according to biological classification/presumed trophic level. Students </w:t>
      </w:r>
      <w:r w:rsidR="002F75BF">
        <w:t xml:space="preserve">wore </w:t>
      </w:r>
      <w:r>
        <w:t xml:space="preserve">gloves and safety goggles, then transferred Petri dishes containing samples to a fume hood where they were repeatedly washed with a 2:1 </w:t>
      </w:r>
      <w:proofErr w:type="spellStart"/>
      <w:r>
        <w:t>chloroform:methanol</w:t>
      </w:r>
      <w:proofErr w:type="spellEnd"/>
      <w:r>
        <w:t xml:space="preserve"> solution, taking care to keep track of sample IDs during the process (SLO4). </w:t>
      </w:r>
    </w:p>
    <w:p w14:paraId="00000042" w14:textId="369D101B" w:rsidR="004E5FF1" w:rsidRDefault="00E6237F">
      <w:r>
        <w:tab/>
        <w:t xml:space="preserve">The washing procedure was as follows: (1) Students transferred 10 mL of the 2:1 </w:t>
      </w:r>
      <w:proofErr w:type="spellStart"/>
      <w:r>
        <w:t>chloroform:methanol</w:t>
      </w:r>
      <w:proofErr w:type="spellEnd"/>
      <w:r>
        <w:t xml:space="preserve"> solution into a labelled Petri dish containing a sample using a glass transfer pipette. (2) Using metal tweezers that had been pre-washed with the solution (the wash solution </w:t>
      </w:r>
      <w:r w:rsidR="002F75BF">
        <w:t>reacts with</w:t>
      </w:r>
      <w:r>
        <w:t xml:space="preserve"> plastic </w:t>
      </w:r>
      <w:r w:rsidR="002F75BF">
        <w:t>tools</w:t>
      </w:r>
      <w:r>
        <w:t>,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4E0DE567" w:rsidR="004E5FF1" w:rsidRDefault="00E6237F">
      <w:r>
        <w:t xml:space="preserve">All samples were left to dry in the Petri dishes under the fume hood (a dust free environment) for three days. Once dry, the instructor transferred the samples to a low-temperature drying oven, where they were </w:t>
      </w:r>
      <w:r w:rsidR="002F75BF">
        <w:t xml:space="preserve">dried </w:t>
      </w:r>
      <w:r>
        <w:t xml:space="preserve">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628209EF" w:rsidR="004E5FF1" w:rsidRDefault="00E6237F">
      <w:pPr>
        <w:rPr>
          <w:i/>
        </w:rPr>
      </w:pPr>
      <w:r>
        <w:rPr>
          <w:i/>
        </w:rPr>
        <w:t xml:space="preserve">Iowa State University SIPERG </w:t>
      </w:r>
      <w:r w:rsidR="002F75BF">
        <w:rPr>
          <w:i/>
        </w:rPr>
        <w:t xml:space="preserve">Stable Isotope </w:t>
      </w:r>
      <w:r>
        <w:rPr>
          <w:i/>
        </w:rPr>
        <w:t>Laboratory</w:t>
      </w:r>
    </w:p>
    <w:p w14:paraId="00000048" w14:textId="49A226D2" w:rsidR="004E5FF1" w:rsidRDefault="00E6237F">
      <w:r>
        <w:t>Once received, samples were placed into tin capsules and immediately sealed. Carbon (δ</w:t>
      </w:r>
      <w:r>
        <w:rPr>
          <w:vertAlign w:val="superscript"/>
        </w:rPr>
        <w:t>13</w:t>
      </w:r>
      <w:r>
        <w:t>C ) and nitrogen (δ</w:t>
      </w:r>
      <w:r>
        <w:rPr>
          <w:vertAlign w:val="superscript"/>
        </w:rPr>
        <w:t>15</w:t>
      </w:r>
      <w:r>
        <w:t xml:space="preserve">N ) stable isotopes analyses were conducted on a </w:t>
      </w:r>
      <w:proofErr w:type="spellStart"/>
      <w:r>
        <w:t>Costech</w:t>
      </w:r>
      <w:proofErr w:type="spellEnd"/>
      <w:r>
        <w:t xml:space="preserve"> Elemental Analyzer attached to a Finnigan Delta Plus XL mass spectrometer in continuous flow mode. δ</w:t>
      </w:r>
      <w:r>
        <w:rPr>
          <w:vertAlign w:val="superscript"/>
        </w:rPr>
        <w:t>13</w:t>
      </w:r>
      <w:r>
        <w:t xml:space="preserve">C was corrected </w:t>
      </w:r>
      <w:r w:rsidR="001719B1">
        <w:t>according to</w:t>
      </w:r>
      <w:r>
        <w:t xml:space="preserve"> </w:t>
      </w:r>
      <w:r w:rsidR="00AF7971">
        <w:t xml:space="preserve">the international </w:t>
      </w:r>
      <w:r>
        <w:t>VPDB</w:t>
      </w:r>
      <w:r w:rsidR="00AF7971">
        <w:t xml:space="preserve"> standard</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EndPr/>
        <w:sdtContent/>
      </w:sdt>
      <w:r>
        <w:t xml:space="preserve">. Corrections were made using a regression method, and results reported in </w:t>
      </w:r>
      <w:proofErr w:type="spellStart"/>
      <w:r>
        <w:t>permil</w:t>
      </w:r>
      <w:proofErr w:type="spellEnd"/>
      <w:r>
        <w:t xml:space="preserve">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0" w:name="_heading=h.gjdgxs" w:colFirst="0" w:colLast="0"/>
      <w:bookmarkEnd w:id="0"/>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 xml:space="preserve">and </w:t>
      </w:r>
      <w:proofErr w:type="spellStart"/>
      <w:r>
        <w:t>mgcv</w:t>
      </w:r>
      <w:proofErr w:type="spellEnd"/>
      <w:r>
        <w:t xml:space="preserve">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56117888"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w:t>
      </w:r>
      <w:proofErr w:type="spellStart"/>
      <w:r>
        <w:t>dplyr</w:t>
      </w:r>
      <w:proofErr w:type="spellEnd"/>
      <w:r>
        <w:t xml:space="preserve">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w:t>
      </w:r>
      <w:proofErr w:type="spellStart"/>
      <w:r>
        <w:t>simmr</w:t>
      </w:r>
      <w:proofErr w:type="spellEnd"/>
      <w:r>
        <w:t xml:space="preserve">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w:t>
      </w:r>
      <w:r w:rsidR="00D622CC">
        <w:t>The student</w:t>
      </w:r>
      <w:r w:rsidR="00D622CC">
        <w:t xml:space="preserve"> </w:t>
      </w:r>
      <w:r>
        <w:t xml:space="preserve">agreed to act as </w:t>
      </w:r>
      <w:r w:rsidR="00D622CC">
        <w:t xml:space="preserve">a </w:t>
      </w:r>
      <w:r>
        <w:t xml:space="preserve">tester for the advanced exercise, and worked through it individually, with limited guidance from the instructor. Tasks in the advanced R notebook exercise included loading the data, extracting elements of a data frame via indexing, </w:t>
      </w:r>
      <w:proofErr w:type="spellStart"/>
      <w:r>
        <w:t>subsetting</w:t>
      </w:r>
      <w:proofErr w:type="spellEnd"/>
      <w:r>
        <w:t xml:space="preserve"> data frames and matrices, conversion of data frame objects to matrices or vectors, building a </w:t>
      </w:r>
      <w:proofErr w:type="spellStart"/>
      <w:r>
        <w:t>simmr</w:t>
      </w:r>
      <w:proofErr w:type="spellEnd"/>
      <w:r>
        <w:t xml:space="preserve"> object, running and interpreting mixing models, creating dual isotope and box and whisker plots, and estimating diet proportions of target taxa. </w:t>
      </w:r>
      <w:r w:rsidR="00447565">
        <w:t>The student</w:t>
      </w:r>
      <w:r>
        <w:t xml:space="preserve"> turned in </w:t>
      </w:r>
      <w:r w:rsidR="00D622CC">
        <w:t xml:space="preserve">a </w:t>
      </w:r>
      <w:r>
        <w:t xml:space="preserve">completed version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1E114D70"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 xml:space="preserve">C </w:t>
      </w:r>
      <w:r>
        <w:lastRenderedPageBreak/>
        <w:t>ranged from -17.</w:t>
      </w:r>
      <w:r w:rsidR="002F75BF">
        <w:t>54</w:t>
      </w:r>
      <w:r>
        <w:t>‰ to -29.51‰, and corrected δ</w:t>
      </w:r>
      <w:r>
        <w:rPr>
          <w:vertAlign w:val="superscript"/>
        </w:rPr>
        <w:t>15</w:t>
      </w:r>
      <w:r>
        <w:t>N ranged from 8.4</w:t>
      </w:r>
      <w:r w:rsidR="002F75BF">
        <w:t>1</w:t>
      </w:r>
      <w:r>
        <w:t>‰ to 49.2</w:t>
      </w:r>
      <w:r w:rsidR="002F75BF">
        <w:t>6</w:t>
      </w:r>
      <w:r>
        <w:t xml:space="preserve">‰ (Table 2). </w:t>
      </w:r>
    </w:p>
    <w:p w14:paraId="00000053" w14:textId="77777777" w:rsidR="004E5FF1" w:rsidRDefault="004E5FF1"/>
    <w:p w14:paraId="00000054" w14:textId="77777777" w:rsidR="004E5FF1" w:rsidRDefault="00E6237F">
      <w:pPr>
        <w:rPr>
          <w:b/>
          <w:i/>
        </w:rPr>
      </w:pPr>
      <w:r>
        <w:rPr>
          <w:b/>
          <w:i/>
        </w:rPr>
        <w:t>Data Analyses</w:t>
      </w:r>
    </w:p>
    <w:p w14:paraId="54D72401" w14:textId="2FB2DBE6"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5A85B6FF" w:rsidR="004E5FF1" w:rsidRDefault="00E6237F">
      <w:r>
        <w:t xml:space="preserve">Student success rates were substantial for each of the student learning outcomes for a general ecology laboratory course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r w:rsidR="000745A4">
        <w:t xml:space="preserve">Similarly, </w:t>
      </w:r>
      <w:r w:rsidR="00D622CC">
        <w:t>one</w:t>
      </w:r>
      <w:r w:rsidR="00D622CC">
        <w:t xml:space="preserve"> </w:t>
      </w:r>
      <w:r w:rsidR="000745A4">
        <w:t>student familiar with the exercise successfully completed the advanced R exercise with a 100% success rate, and while that sample size is small and unlikely to be representative of an entire class, we are confident that students could achieve high levels of success in completing that exercise as well</w:t>
      </w:r>
      <w:r w:rsidR="00D622CC">
        <w:t>, either in a more advanced class, or as a follow-up exercise in a general ecology class</w:t>
      </w:r>
      <w:r w:rsidR="000745A4">
        <w:t xml:space="preserve">.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64EDFA2E"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End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proofErr w:type="spellStart"/>
      <w:r w:rsidR="00CF198F" w:rsidRPr="00B56EAE">
        <w:rPr>
          <w:noProof/>
        </w:rPr>
        <w:t>Körner</w:t>
      </w:r>
      <w:proofErr w:type="spellEnd"/>
      <w:r w:rsidR="00CF198F" w:rsidRPr="00B56EAE">
        <w:rPr>
          <w:noProof/>
        </w:rPr>
        <w:t xml:space="preserve"> et al. 1988</w:t>
      </w:r>
      <w:r w:rsidR="00CF198F">
        <w:rPr>
          <w:noProof/>
        </w:rPr>
        <w:t>)</w:t>
      </w:r>
      <w:r>
        <w:t xml:space="preserve">. This is due not only to the effects of lower growing season </w:t>
      </w:r>
      <w:r>
        <w:lastRenderedPageBreak/>
        <w:t>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C values of higher 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 xml:space="preserve">plus a few </w:t>
      </w:r>
      <w:proofErr w:type="spellStart"/>
      <w:r w:rsidR="001406B3">
        <w:t>permil</w:t>
      </w:r>
      <w:proofErr w:type="spellEnd"/>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440E66E1" w14:textId="70C0B758" w:rsidR="00447565"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w:t>
      </w:r>
      <w:r w:rsidR="00447565">
        <w:lastRenderedPageBreak/>
        <w:t xml:space="preserve">by an undergraduate student tester with 100% success. </w:t>
      </w:r>
      <w:r>
        <w:t xml:space="preserve">Therefore, students demonstrated very high levels of learning. </w:t>
      </w:r>
    </w:p>
    <w:p w14:paraId="0E49CCC9" w14:textId="77777777" w:rsidR="00447565" w:rsidRDefault="00447565"/>
    <w:p w14:paraId="00000063" w14:textId="77777777" w:rsidR="004E5FF1" w:rsidRDefault="00E6237F">
      <w:pPr>
        <w:rPr>
          <w:b/>
        </w:rPr>
      </w:pPr>
      <w:r>
        <w:rPr>
          <w:b/>
        </w:rPr>
        <w:t>Educational Impact</w:t>
      </w:r>
    </w:p>
    <w:p w14:paraId="00000064" w14:textId="77777777" w:rsidR="004E5FF1" w:rsidRDefault="004E5FF1"/>
    <w:p w14:paraId="00000065" w14:textId="3DC5A7FB"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w:t>
      </w:r>
      <w:proofErr w:type="spellStart"/>
      <w:r>
        <w:t>Katula</w:t>
      </w:r>
      <w:proofErr w:type="spellEnd"/>
      <w:r>
        <w:t xml:space="preserve"> and </w:t>
      </w:r>
      <w:proofErr w:type="spellStart"/>
      <w:r>
        <w:t>Threnhauser</w:t>
      </w:r>
      <w:proofErr w:type="spellEnd"/>
      <w:r>
        <w:t xml:space="preserve">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6BEA1FCB" w:rsidR="004E5FF1" w:rsidRDefault="00F946CC">
      <w:r>
        <w:tab/>
        <w:t>Instructors interested in conducting similar activities in their own courses can view necessary supplies and costs (Supplemental File 6).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As stated at the end of the introduction, this activity could easily be tailored to other ecosystems proxima</w:t>
      </w:r>
      <w:r w:rsidR="00D622CC">
        <w:t>te</w:t>
      </w:r>
      <w:bookmarkStart w:id="1" w:name="_GoBack"/>
      <w:bookmarkEnd w:id="1"/>
      <w:r>
        <w:t xml:space="preserve"> to other educational institutions. </w:t>
      </w:r>
    </w:p>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4781735C"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Organisms are not drawn to scale.</w:t>
      </w:r>
      <w:r w:rsidR="00AF7971">
        <w:t xml:space="preserve"> Abbreviations are as follows: CPOM – coarse particulate organic matter; DOM – dissolved organic matter; FPOM – fine particulate organic matter.</w:t>
      </w:r>
      <w:r>
        <w:t xml:space="preserv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r>
        <w:lastRenderedPageBreak/>
        <w:t xml:space="preserve">Figure 2.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2F75BF" w:rsidRDefault="002F75BF">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1">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2">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">
                <v:group id="Group 1" o:spid="_x0000_s1027" style="position:absolute;left:19551;top:19575;width:67818;height:36449" coordsize="78118,39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78118;height:394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577274CA" w14:textId="77777777" w:rsidR="002F75BF" w:rsidRDefault="002F75BF">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">
                    <v:imagedata r:id="rId16"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">
                    <v:imagedata r:id="rId17"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proofErr w:type="spellStart"/>
            <w:r>
              <w:t>Amphipoda</w:t>
            </w:r>
            <w:proofErr w:type="spellEnd"/>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proofErr w:type="spellStart"/>
            <w:r>
              <w:t>Plecoptera</w:t>
            </w:r>
            <w:proofErr w:type="spellEnd"/>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proofErr w:type="spellStart"/>
            <w:r>
              <w:t>Chironomidae</w:t>
            </w:r>
            <w:proofErr w:type="spellEnd"/>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proofErr w:type="spellStart"/>
            <w:r>
              <w:t>Chironomidae</w:t>
            </w:r>
            <w:proofErr w:type="spellEnd"/>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proofErr w:type="spellStart"/>
            <w:r>
              <w:t>Amphipoda</w:t>
            </w:r>
            <w:proofErr w:type="spellEnd"/>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proofErr w:type="spellStart"/>
            <w:r>
              <w:t>Plecoptera</w:t>
            </w:r>
            <w:proofErr w:type="spellEnd"/>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proofErr w:type="spellStart"/>
            <w:r>
              <w:t>Plecoptera</w:t>
            </w:r>
            <w:proofErr w:type="spellEnd"/>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proofErr w:type="spellStart"/>
            <w:r>
              <w:t>Chironomidae</w:t>
            </w:r>
            <w:proofErr w:type="spellEnd"/>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proofErr w:type="spellStart"/>
            <w:r>
              <w:t>Amphipoda</w:t>
            </w:r>
            <w:proofErr w:type="spellEnd"/>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proofErr w:type="spellStart"/>
            <w:r>
              <w:t>Chironomidae</w:t>
            </w:r>
            <w:proofErr w:type="spellEnd"/>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proofErr w:type="spellStart"/>
            <w:r>
              <w:t>Trichoptera</w:t>
            </w:r>
            <w:proofErr w:type="spellEnd"/>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proofErr w:type="spellStart"/>
            <w:r>
              <w:t>Chironomidae</w:t>
            </w:r>
            <w:proofErr w:type="spellEnd"/>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34522BE2" w:rsidR="004E5FF1" w:rsidRDefault="00E6237F">
      <w:r>
        <w:rPr>
          <w:vertAlign w:val="superscript"/>
        </w:rPr>
        <w:t>5</w:t>
      </w:r>
      <w:r>
        <w:t xml:space="preserve"> Misidentified samples – these samples were the same species of stonefly, not midges</w:t>
      </w:r>
      <w:r w:rsidR="000745A4">
        <w:t xml:space="preserve"> or mayflies</w:t>
      </w:r>
      <w:r>
        <w:t>,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7C44A3C8" w:rsidR="00E413AA" w:rsidRDefault="00E73482">
      <w:r>
        <w:t>We</w:t>
      </w:r>
      <w:r w:rsidR="00E413AA">
        <w:t xml:space="preserve"> thank </w:t>
      </w:r>
      <w:r w:rsidR="00792ECB">
        <w:t xml:space="preserve">Kevin Alexander for sharing knowledge of aquatic invertebrates in the Taylor </w:t>
      </w:r>
      <w:r w:rsidR="000745A4">
        <w:t>River</w:t>
      </w:r>
      <w:r w:rsidR="00792ECB">
        <w:t xml:space="preserve">, Jacqueline </w:t>
      </w:r>
      <w:proofErr w:type="spellStart"/>
      <w:r w:rsidR="00792ECB">
        <w:t>Galang</w:t>
      </w:r>
      <w:proofErr w:type="spellEnd"/>
      <w:r w:rsidR="00792ECB">
        <w:t xml:space="preserve"> for testing the introductory and advanced R exercises and providing feedback, Justin Conover for reviewing earlier versions of R code, Miles Perry for information technology support, Kayla </w:t>
      </w:r>
      <w:proofErr w:type="spellStart"/>
      <w:r w:rsidR="00792ECB">
        <w:t>Wernsing</w:t>
      </w:r>
      <w:proofErr w:type="spellEnd"/>
      <w:r w:rsidR="00792ECB">
        <w:t xml:space="preserve">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1"/>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00731" w14:textId="77777777" w:rsidR="007B5350" w:rsidRDefault="007B5350" w:rsidP="008106CE">
      <w:r>
        <w:separator/>
      </w:r>
    </w:p>
  </w:endnote>
  <w:endnote w:type="continuationSeparator" w:id="0">
    <w:p w14:paraId="50D5BFCA" w14:textId="77777777" w:rsidR="007B5350" w:rsidRDefault="007B5350"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EndPr>
      <w:rPr>
        <w:rStyle w:val="PageNumber"/>
      </w:rPr>
    </w:sdtEndPr>
    <w:sdtContent>
      <w:p w14:paraId="31C2E840" w14:textId="559B410B" w:rsidR="002F75BF" w:rsidRDefault="002F75B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2F75BF" w:rsidRDefault="002F75BF"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EndPr>
      <w:rPr>
        <w:rStyle w:val="PageNumber"/>
      </w:rPr>
    </w:sdtEndPr>
    <w:sdtContent>
      <w:p w14:paraId="0D6B21CA" w14:textId="1ED85BA6" w:rsidR="002F75BF" w:rsidRDefault="002F75BF"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2F75BF" w:rsidRDefault="002F75BF"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04FED" w14:textId="77777777" w:rsidR="007B5350" w:rsidRDefault="007B5350" w:rsidP="008106CE">
      <w:r>
        <w:separator/>
      </w:r>
    </w:p>
  </w:footnote>
  <w:footnote w:type="continuationSeparator" w:id="0">
    <w:p w14:paraId="19AFBC3A" w14:textId="77777777" w:rsidR="007B5350" w:rsidRDefault="007B5350"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743F9"/>
    <w:rsid w:val="000745A4"/>
    <w:rsid w:val="000B446B"/>
    <w:rsid w:val="001016FB"/>
    <w:rsid w:val="001136EC"/>
    <w:rsid w:val="001406B3"/>
    <w:rsid w:val="001719B1"/>
    <w:rsid w:val="001A1F4D"/>
    <w:rsid w:val="001B036A"/>
    <w:rsid w:val="002752AC"/>
    <w:rsid w:val="002C0EB9"/>
    <w:rsid w:val="002F75BF"/>
    <w:rsid w:val="00317A7F"/>
    <w:rsid w:val="0032249A"/>
    <w:rsid w:val="003264B6"/>
    <w:rsid w:val="003364F9"/>
    <w:rsid w:val="00337836"/>
    <w:rsid w:val="003F6C2F"/>
    <w:rsid w:val="0041344F"/>
    <w:rsid w:val="0044205D"/>
    <w:rsid w:val="00447565"/>
    <w:rsid w:val="004E5FF1"/>
    <w:rsid w:val="004F1A84"/>
    <w:rsid w:val="0050480D"/>
    <w:rsid w:val="005104C8"/>
    <w:rsid w:val="0053635C"/>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B6842"/>
    <w:rsid w:val="006D0EBB"/>
    <w:rsid w:val="006E35CC"/>
    <w:rsid w:val="006E5427"/>
    <w:rsid w:val="00705C08"/>
    <w:rsid w:val="00744466"/>
    <w:rsid w:val="00745A9D"/>
    <w:rsid w:val="007510C2"/>
    <w:rsid w:val="00776223"/>
    <w:rsid w:val="00792ECB"/>
    <w:rsid w:val="007B5350"/>
    <w:rsid w:val="008106CE"/>
    <w:rsid w:val="00817597"/>
    <w:rsid w:val="00852173"/>
    <w:rsid w:val="00857796"/>
    <w:rsid w:val="0091446C"/>
    <w:rsid w:val="0093633E"/>
    <w:rsid w:val="00942430"/>
    <w:rsid w:val="0096773C"/>
    <w:rsid w:val="009972DF"/>
    <w:rsid w:val="00A71A4A"/>
    <w:rsid w:val="00A80E47"/>
    <w:rsid w:val="00AB6337"/>
    <w:rsid w:val="00AD3582"/>
    <w:rsid w:val="00AE0242"/>
    <w:rsid w:val="00AE329B"/>
    <w:rsid w:val="00AF7971"/>
    <w:rsid w:val="00B0088C"/>
    <w:rsid w:val="00B23610"/>
    <w:rsid w:val="00B24C68"/>
    <w:rsid w:val="00B318A1"/>
    <w:rsid w:val="00B43253"/>
    <w:rsid w:val="00C111F7"/>
    <w:rsid w:val="00C347E5"/>
    <w:rsid w:val="00C47F68"/>
    <w:rsid w:val="00C64638"/>
    <w:rsid w:val="00C6486D"/>
    <w:rsid w:val="00CF1120"/>
    <w:rsid w:val="00CF198F"/>
    <w:rsid w:val="00D22CC5"/>
    <w:rsid w:val="00D417F0"/>
    <w:rsid w:val="00D622CC"/>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85E77"/>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3CF4BD-B8D1-9941-BB28-317B9F293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26030</Words>
  <Characters>148371</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Derek Houston</cp:lastModifiedBy>
  <cp:revision>3</cp:revision>
  <dcterms:created xsi:type="dcterms:W3CDTF">2019-09-14T18:20:00Z</dcterms:created>
  <dcterms:modified xsi:type="dcterms:W3CDTF">2019-09-1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